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sdt>
      <w:sdt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  <w15:appearance w15:val="hidden"/>
      </w:sdtPr>
      <w:sdtEndPr/>
      <w:sdtContent>
        <w:p w14:paraId="389627C8" w14:textId="77777777" w:rsidR="00F9444C" w:rsidRDefault="00F9444C">
          <w:pPr>
            <w:pStyle w:val="NoSpacing"/>
          </w:pPr>
          <w:r>
            <w:t>Your Name</w:t>
          </w:r>
        </w:p>
      </w:sdtContent>
    </w:sdt>
    <w:p w14:paraId="73810416" w14:textId="77777777" w:rsidR="00E614DD" w:rsidRDefault="00DC4506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14:paraId="3786B76E" w14:textId="77777777" w:rsidR="00E614DD" w:rsidRDefault="00DC4506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  <w15:appearance w15:val="hidden"/>
        </w:sdtPr>
        <w:sdtEndPr/>
        <w:sdtContent>
          <w:r w:rsidR="00B13D1B">
            <w:t>Course Number</w:t>
          </w:r>
        </w:sdtContent>
      </w:sdt>
    </w:p>
    <w:p w14:paraId="4637BF1E" w14:textId="77777777" w:rsidR="00E614DD" w:rsidRDefault="00DC4506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  <w15:appearance w15:val="hidden"/>
        </w:sdtPr>
        <w:sdtEndPr/>
        <w:sdtContent>
          <w:r w:rsidR="00B13D1B">
            <w:t>Date</w:t>
          </w:r>
        </w:sdtContent>
      </w:sdt>
    </w:p>
    <w:p w14:paraId="4B8E1C19" w14:textId="7790529C" w:rsidR="007F36E1" w:rsidRDefault="00DC4506" w:rsidP="007F36E1">
      <w:pPr>
        <w:pStyle w:val="Title"/>
      </w:pPr>
      <w:sdt>
        <w:sdtPr>
          <w:alias w:val="Title:"/>
          <w:tag w:val="Title:"/>
          <w:id w:val="193967114"/>
          <w:placeholder>
            <w:docPart w:val="5540D46721E74F1F87F3EF7B04FEBA42"/>
          </w:placeholder>
          <w:temporary/>
          <w:showingPlcHdr/>
          <w15:appearance w15:val="hidden"/>
        </w:sdtPr>
        <w:sdtEndPr/>
        <w:sdtContent>
          <w:r w:rsidR="00B13D1B">
            <w:t>Title</w:t>
          </w:r>
        </w:sdtContent>
      </w:sdt>
      <w:r w:rsidR="00691EC1">
        <w:t xml:space="preserve">: </w:t>
      </w:r>
      <w:r w:rsidR="00BE3BFD">
        <w:t>Tempest</w:t>
      </w:r>
    </w:p>
    <w:p w14:paraId="07F494CD" w14:textId="0D1AE6AC" w:rsidR="00BA1BAA" w:rsidRDefault="0074771B" w:rsidP="007F36E1">
      <w:pPr>
        <w:pStyle w:val="Title"/>
        <w:ind w:firstLine="720"/>
        <w:jc w:val="left"/>
      </w:pPr>
      <w:r>
        <w:t>Ariel and Caliban are the characters that are represented in Shakespeare’s play “</w:t>
      </w:r>
      <w:r w:rsidR="00BE3BFD">
        <w:t>T</w:t>
      </w:r>
      <w:r>
        <w:t>empest”</w:t>
      </w:r>
      <w:r w:rsidR="007F36E1">
        <w:t>. Both characters have certain common and certain uncommon characteristics with regard to each other.</w:t>
      </w:r>
      <w:r w:rsidR="00457B6B">
        <w:t xml:space="preserve"> They have a vital role towards the main character Prospero.</w:t>
      </w:r>
    </w:p>
    <w:p w14:paraId="2B7DE34A" w14:textId="364BB046" w:rsidR="007F36E1" w:rsidRDefault="007F36E1" w:rsidP="007F36E1">
      <w:r>
        <w:t xml:space="preserve">Ariel and Caliban are different in appearance. Ariel is a delicate and refined sylph made up of </w:t>
      </w:r>
      <w:r w:rsidR="00B554B6">
        <w:t xml:space="preserve">the elements of </w:t>
      </w:r>
      <w:r>
        <w:t xml:space="preserve">air and fire. On the other </w:t>
      </w:r>
      <w:r w:rsidR="00BD2807">
        <w:t>hand,</w:t>
      </w:r>
      <w:r>
        <w:t xml:space="preserve"> Caliban is a monster who is part human and part fish. </w:t>
      </w:r>
      <w:r w:rsidR="00771FBE">
        <w:t>Ariel</w:t>
      </w:r>
      <w:r>
        <w:t xml:space="preserve"> is the head of the </w:t>
      </w:r>
      <w:r w:rsidR="009A6ECA">
        <w:t>a</w:t>
      </w:r>
      <w:r>
        <w:t>ir spirits wh</w:t>
      </w:r>
      <w:r w:rsidR="00771FBE">
        <w:t>i</w:t>
      </w:r>
      <w:r>
        <w:t>le</w:t>
      </w:r>
      <w:r w:rsidR="00771FBE">
        <w:t xml:space="preserve"> Caliban is a monster thriving on lust, ignorance</w:t>
      </w:r>
      <w:r w:rsidR="00B554B6">
        <w:t>,</w:t>
      </w:r>
      <w:r w:rsidR="00771FBE">
        <w:t xml:space="preserve"> and pride.</w:t>
      </w:r>
      <w:r>
        <w:t xml:space="preserve"> </w:t>
      </w:r>
      <w:r w:rsidR="00BD2807">
        <w:t>Ariel belongs to the elements that belong to the higher order. On the contrary</w:t>
      </w:r>
      <w:r w:rsidR="00B554B6">
        <w:t>,</w:t>
      </w:r>
      <w:r w:rsidR="00BD2807">
        <w:t xml:space="preserve"> Caliban belongs to the elements that are in the class of the lower order.</w:t>
      </w:r>
    </w:p>
    <w:p w14:paraId="32F9C4FF" w14:textId="362A32F4" w:rsidR="00457B6B" w:rsidRDefault="00457B6B" w:rsidP="007F36E1">
      <w:r>
        <w:t xml:space="preserve">There are certain common features </w:t>
      </w:r>
      <w:r w:rsidR="00B554B6">
        <w:t>a</w:t>
      </w:r>
      <w:r>
        <w:t>mon</w:t>
      </w:r>
      <w:r w:rsidR="00B554B6">
        <w:t>g</w:t>
      </w:r>
      <w:r>
        <w:t xml:space="preserve"> the two as well. Both of the creatures are elemental beings. There </w:t>
      </w:r>
      <w:r w:rsidR="00B554B6">
        <w:t>are</w:t>
      </w:r>
      <w:r>
        <w:t xml:space="preserve"> no </w:t>
      </w:r>
      <w:r w:rsidR="006B5A39">
        <w:t>moral</w:t>
      </w:r>
      <w:r>
        <w:t xml:space="preserve"> values or conscience in either of the two. Both are the servants of Prospero and serve him in different ways.</w:t>
      </w:r>
      <w:r w:rsidR="00DC62C7">
        <w:t xml:space="preserve"> They mainly resemble in their origins while not in their actions.</w:t>
      </w:r>
    </w:p>
    <w:p w14:paraId="3D3E36BC" w14:textId="12E28B8F" w:rsidR="00457B6B" w:rsidRDefault="00457B6B" w:rsidP="007F36E1">
      <w:r>
        <w:t xml:space="preserve">There is </w:t>
      </w:r>
      <w:r w:rsidR="009A6ECA">
        <w:t xml:space="preserve">a considerable </w:t>
      </w:r>
      <w:r>
        <w:t>difference in both the characters regarding their role towards Prospero. Ariel show</w:t>
      </w:r>
      <w:r w:rsidR="009A6ECA">
        <w:t>s</w:t>
      </w:r>
      <w:r>
        <w:t xml:space="preserve"> moodiness sometimes but overall </w:t>
      </w:r>
      <w:r w:rsidR="006B5A39">
        <w:t xml:space="preserve">loves Prospero and always lends </w:t>
      </w:r>
      <w:r w:rsidR="009A6ECA">
        <w:t xml:space="preserve">a </w:t>
      </w:r>
      <w:r w:rsidR="006B5A39">
        <w:t xml:space="preserve">helping hand </w:t>
      </w:r>
      <w:r w:rsidR="009A6ECA">
        <w:t>to</w:t>
      </w:r>
      <w:r w:rsidR="006B5A39">
        <w:t xml:space="preserve"> him</w:t>
      </w:r>
      <w:r w:rsidR="0065720B">
        <w:t>. This is in contrast to the be</w:t>
      </w:r>
      <w:r w:rsidR="00B554B6">
        <w:t>havior</w:t>
      </w:r>
      <w:r w:rsidR="0065720B">
        <w:t xml:space="preserve"> the Caliban shows towards him. Caliban hates </w:t>
      </w:r>
      <w:r w:rsidR="00B554B6">
        <w:t>Pr</w:t>
      </w:r>
      <w:r w:rsidR="0065720B">
        <w:t>ospero and thinks that he illegally took the position he is in. He obey</w:t>
      </w:r>
      <w:r w:rsidR="009A6ECA">
        <w:t>s</w:t>
      </w:r>
      <w:r w:rsidR="0065720B">
        <w:t xml:space="preserve"> his orders but tries best in harming Prospero and even plans to kill him</w:t>
      </w:r>
      <w:r w:rsidR="009A6ECA">
        <w:t>.</w:t>
      </w:r>
    </w:p>
    <w:p w14:paraId="1EF55CD7" w14:textId="2114ED98" w:rsidR="0082462A" w:rsidRDefault="00B554B6" w:rsidP="007F36E1">
      <w:r>
        <w:lastRenderedPageBreak/>
        <w:t>In spite of there being certain elements of similarity between the two characters, they are on the opposite ends of the spectrum when it comes to their general behavior</w:t>
      </w:r>
      <w:r w:rsidR="00D11359">
        <w:t xml:space="preserve"> and mental </w:t>
      </w:r>
      <w:r w:rsidR="0082462A">
        <w:t>makeu</w:t>
      </w:r>
      <w:bookmarkStart w:id="0" w:name="_GoBack"/>
      <w:bookmarkEnd w:id="0"/>
      <w:r w:rsidR="0082462A">
        <w:t>p</w:t>
      </w:r>
      <w:r w:rsidR="00D11359">
        <w:t>. This is clearly evident in</w:t>
      </w:r>
      <w:r>
        <w:t xml:space="preserve"> the attitude</w:t>
      </w:r>
      <w:r w:rsidR="007F76AA">
        <w:t>,</w:t>
      </w:r>
      <w:r>
        <w:t xml:space="preserve"> shown </w:t>
      </w:r>
      <w:r w:rsidR="00D11359">
        <w:t>by bo</w:t>
      </w:r>
      <w:r w:rsidR="00F17B09">
        <w:t>th</w:t>
      </w:r>
      <w:r w:rsidR="007F76AA">
        <w:t>,</w:t>
      </w:r>
      <w:r w:rsidR="00D11359">
        <w:t xml:space="preserve"> </w:t>
      </w:r>
      <w:r>
        <w:t>towards their master</w:t>
      </w:r>
      <w:r w:rsidR="00B42AD0">
        <w:t>,</w:t>
      </w:r>
      <w:r>
        <w:t xml:space="preserve"> Prospero. Ariel stands for nobility while Caliban is all towards wickedness</w:t>
      </w:r>
      <w:r w:rsidR="0082462A">
        <w:t xml:space="preserve"> </w:t>
      </w:r>
      <w:r w:rsidR="0082462A">
        <w:fldChar w:fldCharType="begin"/>
      </w:r>
      <w:r w:rsidR="0082462A">
        <w:instrText xml:space="preserve"> ADDIN ZOTERO_ITEM CSL_CITATION {"citationID":"NtqmKKBP","properties":{"formattedCitation":"(William)","plainCitation":"(William)","noteIndex":0},"citationItems":[{"id":159,"uris":["http://zotero.org/users/local/WKtM8IGm/items/JQUAD3MV"],"uri":["http://zotero.org/users/local/WKtM8IGm/items/JQUAD3MV"],"itemData":{"id":159,"type":"book","title":"Tempest","publisher":"Charles River Editors","ISBN":"1-62921-894-4","author":[{"family":"William","given":"Shakespeare"}],"issued":{"date-parts":[["2018"]]}}}],"schema":"https://github.com/citation-style-language/schema/raw/master/csl-citation.json"} </w:instrText>
      </w:r>
      <w:r w:rsidR="0082462A">
        <w:fldChar w:fldCharType="separate"/>
      </w:r>
      <w:r w:rsidR="0082462A" w:rsidRPr="0082462A">
        <w:rPr>
          <w:rFonts w:ascii="Times New Roman" w:hAnsi="Times New Roman" w:cs="Times New Roman"/>
        </w:rPr>
        <w:t>(William)</w:t>
      </w:r>
      <w:r w:rsidR="0082462A">
        <w:fldChar w:fldCharType="end"/>
      </w:r>
      <w:r>
        <w:t>.</w:t>
      </w:r>
    </w:p>
    <w:p w14:paraId="44F3E607" w14:textId="77777777" w:rsidR="0082462A" w:rsidRDefault="0082462A">
      <w:pPr>
        <w:suppressAutoHyphens w:val="0"/>
      </w:pPr>
      <w:r>
        <w:br w:type="page"/>
      </w:r>
    </w:p>
    <w:p w14:paraId="3A4BD1A7" w14:textId="7D35832F" w:rsidR="007F36E1" w:rsidRDefault="0082462A" w:rsidP="0082462A">
      <w:pPr>
        <w:ind w:firstLine="0"/>
      </w:pPr>
      <w:r>
        <w:lastRenderedPageBreak/>
        <w:t>Works Cited</w:t>
      </w:r>
    </w:p>
    <w:p w14:paraId="3A184DFE" w14:textId="77777777" w:rsidR="0082462A" w:rsidRPr="0082462A" w:rsidRDefault="0082462A" w:rsidP="0082462A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82462A">
        <w:rPr>
          <w:rFonts w:ascii="Times New Roman" w:hAnsi="Times New Roman" w:cs="Times New Roman"/>
        </w:rPr>
        <w:t xml:space="preserve">William, Shakespeare. </w:t>
      </w:r>
      <w:r w:rsidRPr="0082462A">
        <w:rPr>
          <w:rFonts w:ascii="Times New Roman" w:hAnsi="Times New Roman" w:cs="Times New Roman"/>
          <w:i/>
          <w:iCs/>
        </w:rPr>
        <w:t>Tempest</w:t>
      </w:r>
      <w:r w:rsidRPr="0082462A">
        <w:rPr>
          <w:rFonts w:ascii="Times New Roman" w:hAnsi="Times New Roman" w:cs="Times New Roman"/>
        </w:rPr>
        <w:t>. Charles River Editors, 2018.</w:t>
      </w:r>
    </w:p>
    <w:p w14:paraId="08F69578" w14:textId="0C8754B9" w:rsidR="0082462A" w:rsidRPr="007F36E1" w:rsidRDefault="0082462A" w:rsidP="0082462A">
      <w:pPr>
        <w:ind w:firstLine="0"/>
      </w:pPr>
      <w:r>
        <w:fldChar w:fldCharType="end"/>
      </w:r>
    </w:p>
    <w:sectPr w:rsidR="0082462A" w:rsidRPr="007F36E1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806A966" w14:textId="77777777" w:rsidR="00DC4506" w:rsidRDefault="00DC4506">
      <w:pPr>
        <w:spacing w:line="240" w:lineRule="auto"/>
      </w:pPr>
      <w:r>
        <w:separator/>
      </w:r>
    </w:p>
  </w:endnote>
  <w:endnote w:type="continuationSeparator" w:id="0">
    <w:p w14:paraId="2105C745" w14:textId="77777777" w:rsidR="00DC4506" w:rsidRDefault="00DC450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onsolas"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16686AF" w14:textId="77777777" w:rsidR="00DC4506" w:rsidRDefault="00DC4506">
      <w:pPr>
        <w:spacing w:line="240" w:lineRule="auto"/>
      </w:pPr>
      <w:r>
        <w:separator/>
      </w:r>
    </w:p>
  </w:footnote>
  <w:footnote w:type="continuationSeparator" w:id="0">
    <w:p w14:paraId="4BB2D87A" w14:textId="77777777" w:rsidR="00DC4506" w:rsidRDefault="00DC4506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907433" w14:textId="77777777" w:rsidR="00E614DD" w:rsidRDefault="00DC4506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985A65">
      <w:rPr>
        <w:noProof/>
      </w:rPr>
      <w:t>3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129E0F8" w14:textId="77777777" w:rsidR="00E614DD" w:rsidRDefault="00DC4506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985A65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229E3C4C"/>
    <w:multiLevelType w:val="hybridMultilevel"/>
    <w:tmpl w:val="6256DC96"/>
    <w:lvl w:ilvl="0" w:tplc="0562E4D2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 w15:restartNumberingAfterBreak="0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 w15:restartNumberingAfterBreak="0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 w15:restartNumberingAfterBreak="0">
    <w:nsid w:val="5B1B5787"/>
    <w:multiLevelType w:val="multilevel"/>
    <w:tmpl w:val="4572ABF8"/>
    <w:numStyleLink w:val="MLAOutline"/>
  </w:abstractNum>
  <w:abstractNum w:abstractNumId="19" w15:restartNumberingAfterBreak="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 w15:restartNumberingAfterBreak="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rE0MrAwMTczNzI1NDRT0lEKTi0uzszPAykwqgUAWp3HhSwAAAA="/>
  </w:docVars>
  <w:rsids>
    <w:rsidRoot w:val="00F83220"/>
    <w:rsid w:val="00040CBB"/>
    <w:rsid w:val="000B78C8"/>
    <w:rsid w:val="001463B2"/>
    <w:rsid w:val="001F62C0"/>
    <w:rsid w:val="00245E02"/>
    <w:rsid w:val="00276B8B"/>
    <w:rsid w:val="00353B66"/>
    <w:rsid w:val="00364805"/>
    <w:rsid w:val="00456604"/>
    <w:rsid w:val="00457B6B"/>
    <w:rsid w:val="004A2675"/>
    <w:rsid w:val="004F7139"/>
    <w:rsid w:val="005525EB"/>
    <w:rsid w:val="0057093C"/>
    <w:rsid w:val="005B6AB8"/>
    <w:rsid w:val="005E7FC7"/>
    <w:rsid w:val="0065720B"/>
    <w:rsid w:val="00691EC1"/>
    <w:rsid w:val="006B5A39"/>
    <w:rsid w:val="0074454F"/>
    <w:rsid w:val="0074771B"/>
    <w:rsid w:val="00771FBE"/>
    <w:rsid w:val="007C53FB"/>
    <w:rsid w:val="007F36E1"/>
    <w:rsid w:val="007F76AA"/>
    <w:rsid w:val="0082462A"/>
    <w:rsid w:val="00844E4F"/>
    <w:rsid w:val="008B7D18"/>
    <w:rsid w:val="008F1F97"/>
    <w:rsid w:val="008F4052"/>
    <w:rsid w:val="009327FC"/>
    <w:rsid w:val="00961DD0"/>
    <w:rsid w:val="00985A65"/>
    <w:rsid w:val="009A6ECA"/>
    <w:rsid w:val="009D4EB3"/>
    <w:rsid w:val="00AD72A7"/>
    <w:rsid w:val="00B13D1B"/>
    <w:rsid w:val="00B42AD0"/>
    <w:rsid w:val="00B554B6"/>
    <w:rsid w:val="00B818DF"/>
    <w:rsid w:val="00BA1BAA"/>
    <w:rsid w:val="00BD2807"/>
    <w:rsid w:val="00BE3BFD"/>
    <w:rsid w:val="00CD3FEE"/>
    <w:rsid w:val="00D05A7B"/>
    <w:rsid w:val="00D11359"/>
    <w:rsid w:val="00D52117"/>
    <w:rsid w:val="00DB0D39"/>
    <w:rsid w:val="00DC4506"/>
    <w:rsid w:val="00DC62C7"/>
    <w:rsid w:val="00DF4963"/>
    <w:rsid w:val="00E14005"/>
    <w:rsid w:val="00E614DD"/>
    <w:rsid w:val="00E627B4"/>
    <w:rsid w:val="00F17B09"/>
    <w:rsid w:val="00F83220"/>
    <w:rsid w:val="00F944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120FA07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Borders>
        <w:top w:val="single" w:sz="4" w:space="0" w:color="auto"/>
        <w:bottom w:val="single" w:sz="4" w:space="0" w:color="auto"/>
      </w:tblBorders>
      <w:tblCellMar>
        <w:left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064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46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55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01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91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664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681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46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8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84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740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597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576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006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235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521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34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475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95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21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636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359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36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036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8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62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115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06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82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8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396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28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049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73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541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21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978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006BD9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006BD9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006BD9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006BD9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5540D46721E74F1F87F3EF7B04FEBA4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7F1AFF2-E4BD-4B55-9E97-0AC68C555DA5}"/>
      </w:docPartPr>
      <w:docPartBody>
        <w:p w:rsidR="000166A4" w:rsidRDefault="00006BD9">
          <w:pPr>
            <w:pStyle w:val="5540D46721E74F1F87F3EF7B04FEBA42"/>
          </w:pPr>
          <w:r>
            <w:t>Title</w:t>
          </w:r>
        </w:p>
      </w:docPartBody>
    </w:docPart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0166A4" w:rsidRDefault="00006BD9">
          <w:pPr>
            <w:pStyle w:val="AD311FAA0BC848B08312ACFCCCA0B68E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onsolas"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06BD9"/>
    <w:rsid w:val="00006BD9"/>
    <w:rsid w:val="000166A4"/>
    <w:rsid w:val="003729CB"/>
    <w:rsid w:val="003A0181"/>
    <w:rsid w:val="005A3EFE"/>
    <w:rsid w:val="00B82B48"/>
    <w:rsid w:val="00B90B61"/>
    <w:rsid w:val="00FD0668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389</Words>
  <Characters>2218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01-31T08:12:00Z</dcterms:created>
  <dcterms:modified xsi:type="dcterms:W3CDTF">2020-01-31T08:12:00Z</dcterms:modified>
  <cp:version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GUdfTFWX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